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FAC423" w14:textId="77777777" w:rsidR="00736A28" w:rsidRPr="00736A28" w:rsidRDefault="00736A28" w:rsidP="00736A28">
      <w:pPr>
        <w:spacing w:after="0" w:line="480" w:lineRule="auto"/>
        <w:jc w:val="both"/>
        <w:textAlignment w:val="baseline"/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</w:pPr>
      <w:r w:rsidRPr="00736A28"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  <w:t xml:space="preserve">Table Is – Clinical – </w:t>
      </w:r>
      <w:proofErr w:type="spellStart"/>
      <w:r w:rsidRPr="00736A28"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  <w:t>laboratoristic</w:t>
      </w:r>
      <w:proofErr w:type="spellEnd"/>
      <w:r w:rsidRPr="00736A28"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  <w:t xml:space="preserve"> characteristics </w:t>
      </w: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30"/>
        <w:gridCol w:w="786"/>
        <w:gridCol w:w="858"/>
        <w:gridCol w:w="1724"/>
        <w:gridCol w:w="898"/>
        <w:gridCol w:w="1033"/>
        <w:gridCol w:w="1033"/>
        <w:gridCol w:w="554"/>
      </w:tblGrid>
      <w:tr w:rsidR="00736A28" w:rsidRPr="00736A28" w14:paraId="4CFDAFEA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443180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eastAsia="it-IT"/>
              </w:rPr>
              <w:t>CLINICAL-LABORATORISTIC CHARACTERISTICS (PRE-POST MCS)</w:t>
            </w:r>
          </w:p>
        </w:tc>
      </w:tr>
      <w:tr w:rsidR="00736A28" w:rsidRPr="00736A28" w14:paraId="6861EC1A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3B52891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trong Outcomes</w:t>
            </w:r>
          </w:p>
        </w:tc>
      </w:tr>
      <w:tr w:rsidR="00736A28" w:rsidRPr="00736A28" w14:paraId="45AD3741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FAB9CD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AP (mmHg)</w:t>
            </w:r>
          </w:p>
        </w:tc>
      </w:tr>
      <w:tr w:rsidR="00736A28" w:rsidRPr="00736A28" w14:paraId="54992C6F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D8D3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8F06D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7399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9C9B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D877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1D8D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85A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68BA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6D4A5AD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A8E5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38EA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4577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9,6±8,9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D20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2543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5683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4,3±9,1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B121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0F02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1</w:t>
            </w:r>
          </w:p>
        </w:tc>
      </w:tr>
      <w:tr w:rsidR="00736A28" w:rsidRPr="00736A28" w14:paraId="06AC99E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CC7C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9C31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E04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1±11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29AF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F673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6B9D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2±20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51ED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BEE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1</w:t>
            </w:r>
          </w:p>
        </w:tc>
      </w:tr>
      <w:tr w:rsidR="00736A28" w:rsidRPr="00736A28" w14:paraId="07D6B11E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846A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B161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B244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1,4±12,5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BB34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96B7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C4EF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3,1±7,5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EC7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BFAF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1</w:t>
            </w:r>
          </w:p>
        </w:tc>
      </w:tr>
      <w:tr w:rsidR="00736A28" w:rsidRPr="00736A28" w14:paraId="0BF88A5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57CE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57BD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BC8D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5 (58-74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561C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6 (66-86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528E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6(71-80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EC0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9 (74-88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DB39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0 (75-86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D5C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736A28" w:rsidRPr="00736A28" w14:paraId="7531C178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8DEC4D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CI (l/min/mq) </w:t>
            </w:r>
          </w:p>
        </w:tc>
      </w:tr>
      <w:tr w:rsidR="00736A28" w:rsidRPr="00736A28" w14:paraId="0A3B5D2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80B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3D35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F829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136A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AFBD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D1A8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FDE0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5675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69876A47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1C9D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8C55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7C06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6±0,4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DC7F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CA88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9B7B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8±0,3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A4A5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3ABE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1</w:t>
            </w:r>
          </w:p>
        </w:tc>
      </w:tr>
      <w:tr w:rsidR="00736A28" w:rsidRPr="00736A28" w14:paraId="7D010F4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5153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B964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0FD9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81±0,52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D042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57A3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EDB1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88±0,7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8AB6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5177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736A28" w:rsidRPr="00736A28" w14:paraId="53048AF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4371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14F0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1C72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8±0,6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2674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0100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3366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8±0,6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AFC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B7C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01</w:t>
            </w:r>
          </w:p>
        </w:tc>
      </w:tr>
      <w:tr w:rsidR="00736A28" w:rsidRPr="00736A28" w14:paraId="5F524FB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3728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E89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E8A4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8 (1,4-2,3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BAB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C66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2E9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,1 (2,6-3,6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AFAD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4F1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736A28" w:rsidRPr="00736A28" w14:paraId="420F6A5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98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25E2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32A6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6±0,4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F882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6A02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BA2A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5±0,4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CE03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2E3F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01</w:t>
            </w:r>
          </w:p>
        </w:tc>
      </w:tr>
      <w:tr w:rsidR="00736A28" w:rsidRPr="00736A28" w14:paraId="2633B74C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46F8AF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PCWP (mmHg) </w:t>
            </w:r>
          </w:p>
        </w:tc>
      </w:tr>
      <w:tr w:rsidR="00736A28" w:rsidRPr="00736A28" w14:paraId="35683BB2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B989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EA3C6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C7AA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987A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69DC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F23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9460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100C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3D0AB052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6EE3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E541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C6C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±4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84B5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E731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2EFB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±4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2DA3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ADD5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1</w:t>
            </w:r>
          </w:p>
        </w:tc>
      </w:tr>
      <w:tr w:rsidR="00736A28" w:rsidRPr="00736A28" w14:paraId="2DFD7D1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AFF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Hall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79BF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68E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8±9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D1F3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2CDE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10F3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9±11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1D96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EC44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2</w:t>
            </w:r>
          </w:p>
        </w:tc>
      </w:tr>
      <w:tr w:rsidR="00736A28" w:rsidRPr="00736A28" w14:paraId="3703A438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0B3A66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SvO2 (%) </w:t>
            </w:r>
          </w:p>
        </w:tc>
      </w:tr>
      <w:tr w:rsidR="00736A28" w:rsidRPr="00736A28" w14:paraId="681A61E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FDA4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598C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2F2F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FE46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AABE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2486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0CFA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B9F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39109D8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BC16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6588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E953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5±4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F7A4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3F0E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EB83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1±5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D390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0588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1</w:t>
            </w:r>
          </w:p>
        </w:tc>
      </w:tr>
      <w:tr w:rsidR="00736A28" w:rsidRPr="00736A28" w14:paraId="541D3DC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89A5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</w:t>
            </w: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5C1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EE9B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62 (56-68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8C1C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74 (68-77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0021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70 (65-77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DB2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75 (70-80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253D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70 (69-73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8583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B9D91BC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0D6CDB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Lactate (mmol/L)</w:t>
            </w:r>
          </w:p>
        </w:tc>
      </w:tr>
      <w:tr w:rsidR="00736A28" w:rsidRPr="00736A28" w14:paraId="2947E68F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CA6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F77C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3D45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67BA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2924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29B1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581E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530A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7F456BE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4D3C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CDB8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F5F6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3±1,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CC31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467A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92A8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3±0,5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1C4C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7D00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6</w:t>
            </w:r>
          </w:p>
        </w:tc>
      </w:tr>
      <w:tr w:rsidR="00736A28" w:rsidRPr="00736A28" w14:paraId="7A34717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A17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3559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7A3D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,7±1,2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5B0C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C4A5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CC95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7±0,6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4F15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C3F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1</w:t>
            </w:r>
          </w:p>
        </w:tc>
      </w:tr>
      <w:tr w:rsidR="00736A28" w:rsidRPr="00736A28" w14:paraId="21EE84F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0FD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</w:t>
            </w: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6789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C489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,8 (1,7-5,9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A852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,4 (1,7-5,1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211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,5 (1,5-3,4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6B63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1,6 (1,2-2,8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93DE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1,5 (1,0-2,1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8FCF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736A28" w:rsidRPr="00736A28" w14:paraId="025B9900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66F2E9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ystolic Blood Pressure (mmHg)</w:t>
            </w:r>
          </w:p>
        </w:tc>
      </w:tr>
      <w:tr w:rsidR="00736A28" w:rsidRPr="00736A28" w14:paraId="162553B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93A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0EFA6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A705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4380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66BD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4D8C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CF57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12E9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3C4CCDC2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851F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C5D9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E8DC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9±16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18F5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4CF1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9F1C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3±19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C8D1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DC7F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2</w:t>
            </w:r>
          </w:p>
        </w:tc>
      </w:tr>
      <w:tr w:rsidR="00736A28" w:rsidRPr="00736A28" w14:paraId="5FAF7B0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E577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DDE0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B60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0±16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988A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CF9A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1C32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5±20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94A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AD58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1</w:t>
            </w:r>
          </w:p>
        </w:tc>
      </w:tr>
      <w:tr w:rsidR="00736A28" w:rsidRPr="00736A28" w14:paraId="55047A47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A0ECE1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Cardiac Power Output (W)</w:t>
            </w:r>
          </w:p>
        </w:tc>
      </w:tr>
      <w:tr w:rsidR="00736A28" w:rsidRPr="00736A28" w14:paraId="18328DFC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3EB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45B2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9E02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A059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5A3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FE4F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0A8D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9E06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730BB322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DC9B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09B7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A101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6±0,3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7D14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4142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66FC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1±0,5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A8A3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656C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01</w:t>
            </w:r>
          </w:p>
        </w:tc>
      </w:tr>
      <w:tr w:rsidR="00736A28" w:rsidRPr="00736A28" w14:paraId="5154613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0AF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4DFD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B697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54±0,17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8A19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CD92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39F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18±0,61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0DED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21D8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2</w:t>
            </w:r>
          </w:p>
        </w:tc>
      </w:tr>
      <w:tr w:rsidR="00736A28" w:rsidRPr="00736A28" w14:paraId="20B9B648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2D22879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Vasoactive inotropic score</w:t>
            </w:r>
          </w:p>
        </w:tc>
      </w:tr>
      <w:tr w:rsidR="00736A28" w:rsidRPr="00736A28" w14:paraId="42EC050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2A1A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F5D2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6705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FE5F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6D9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1EA7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DE76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3F99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6DD1769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8D2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806F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078A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1 (13-112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1F56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7 (17-96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0AD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3 (18-82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5ACA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 (8-56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E682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E766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 (0-32)</w:t>
            </w:r>
          </w:p>
        </w:tc>
      </w:tr>
      <w:tr w:rsidR="00736A28" w:rsidRPr="00736A28" w14:paraId="3A8E23FB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7BFF7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notrope score</w:t>
            </w:r>
          </w:p>
        </w:tc>
      </w:tr>
      <w:tr w:rsidR="00736A28" w:rsidRPr="00736A28" w14:paraId="24723BC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7367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23F3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0DB4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A188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ADD3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4497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40C1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0935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548D15A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C888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E7C3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FDCF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 (1-17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BBB4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 (0-15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D6A3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 (0-9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F9EE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 (0-4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F301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 (0-4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418E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736A28" w:rsidRPr="00736A28" w14:paraId="36C34EC0" w14:textId="77777777" w:rsidTr="00403DD3">
        <w:trPr>
          <w:trHeight w:val="300"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383EA6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NT-proBNP (ng/L)</w:t>
            </w:r>
          </w:p>
        </w:tc>
      </w:tr>
      <w:tr w:rsidR="00736A28" w:rsidRPr="00736A28" w14:paraId="3170AC5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0E8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36A2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C78A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D0BF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FC07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6891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7044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B596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736A28" w:rsidRPr="00736A28" w14:paraId="7C8ACA1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F5D3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8E7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F442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736 (1436-8024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68E2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8E72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8B3B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38 (799-5689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3203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80 (745-3931)</w:t>
            </w:r>
          </w:p>
        </w:tc>
        <w:tc>
          <w:tcPr>
            <w:tcW w:w="3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7A2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736A28" w:rsidRPr="00736A28" w14:paraId="62C439B8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7377342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Creatinine (µmol/L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7F8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B2C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60BE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3622B9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731A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84C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34CF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D575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10h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D28F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A06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16D8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3D15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CFF7C3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F93A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140C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F89A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3+-0,8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FD62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1+-0,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883B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9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2F27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D261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AE5D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F6C21C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DE68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2DC6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D6CB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1D0C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implantation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4142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5E15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2201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049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BBC450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7A25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C749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0D40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.17 mg/dl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279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.50 mg/dl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2068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4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256E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D4D5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CBF8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E46EBFE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00B0229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INTERMACS score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BABA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4493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560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D7C812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83CD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2446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787B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NTERMACS 1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EAF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NTERMACS 2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585A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NTERMACS 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4B49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517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FDE3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5132506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29BB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C955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93C7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2%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1544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6%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A363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E34A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669F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D1D2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0262F0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02D3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Chung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2C51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FA26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7,00%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51E5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3%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A85F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%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226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3964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979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9F1BDA0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3E7260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LV ejection fraction (%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B293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83B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5635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8D3987C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4910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D3E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CE08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D9A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- impella removal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A0C1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F7E7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465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8856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C219CE5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DD0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</w:t>
            </w: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1DBC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9AEB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10% (IQR 7-10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1B1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0 % (IQR 15-40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251D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0,0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B5C2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A5DD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DF01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B2FD9CC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CC98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4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CB6D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FD5D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B4A5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F85A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8462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7BC8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76A2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1996E781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center"/>
            <w:hideMark/>
          </w:tcPr>
          <w:p w14:paraId="65C31E1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oft outcomes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6D81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C9B8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6AA0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677EA43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D3C02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LDH (U/L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7C82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665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13D4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F4CFE05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2F74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B4A6E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38C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1243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10 days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6589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1B58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DF4F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BFB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35AC229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9DD0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1663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BB59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53,8±617,4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2E2C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56+-360,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30CF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9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43DC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41A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FB9E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6AA8B1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7608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onteagudo-Vel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2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F1FB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7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189C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94(756-1435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045C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1C7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trike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2604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42C2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FB6F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A0BC899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7A743D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Base excess (mmol/L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1FEA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1F5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4AA0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F6ADE5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B91A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AFF8C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8CCB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1F58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4F15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A8FF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19A8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2BFF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F63ABAF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07C4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BC2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ED4A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80±5,3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FD73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6±2,4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031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8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F55E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F496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F96A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0A01F2B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DBE2DB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AST/GOT (U/L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DD5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6CD6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4071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197628A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8A87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389A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50D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9CA2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10 days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C6D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380F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81EB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FEE4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9297371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1CA2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6462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E91F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81,0±224,5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2D9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2±23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64C2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69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3F00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CD69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0938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6DA8042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63EB37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ALT/GPT (U/L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8523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714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1CF4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DE60D2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7422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2051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A60A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9E4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10 days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DA8B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ED41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A6A9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8EC1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C9ED379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2EF4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332E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521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1,2±136,8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4A3D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6,2±28,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F831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84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5FF5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0DC6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55A8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91FF496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423880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Pulmonary Artery Diastolic Pressure (mmHg)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70BF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2501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6F13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736A28" w:rsidRPr="00736A28" w14:paraId="1CABB86C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70E2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620E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9A6C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0A84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40F8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5355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C2F6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2A83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CB9703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EBF8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5A1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1FCC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±8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B352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±7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2473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22DF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95C2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129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E0609A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31D6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B415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6B9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8,0±3,9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4440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9,8±3,2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268A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4C92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5766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CC8F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A048DEB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8AC999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Heart Rate (beats/min)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E0F5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FB81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59C9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7184C3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5340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69F19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53FA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722A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8998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7F4B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2F9C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5FC9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17F29CC6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134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113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EE90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5±23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FCE1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4±1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2734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12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CDDE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9DDD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FF1F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BEAF17D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1751E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Diastolic Blood Pressure (mmHg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F264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B484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1B71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1B61372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F037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4581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3B00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6238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D405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B1F9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74AE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16D7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4051AB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D096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FF1B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8E63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2±1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421F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1±17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71E9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CC93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F31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24BD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13067017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2DF295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Cardiac Output (l/min) 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0B0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D926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556F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2D3134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6EF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2B91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D3A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066F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EB8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757E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5470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21A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E4FF037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6757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5096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6B6F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,7±1,25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5259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,8±1,38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F53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284C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C726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E98F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7AD4036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F1A5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2437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2E72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9879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4C62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3063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20E0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FDB5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C4BDF8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541A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</w:t>
            </w: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0B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2FAF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3B09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,5 (2,6-3,9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9CA3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,8 (2,4-4,3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ED55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,7 (2,5-4,2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BBA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3,9 (3,3-4,2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B4E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9E2B55A" w14:textId="77777777" w:rsidTr="00403DD3">
        <w:trPr>
          <w:trHeight w:val="300"/>
        </w:trPr>
        <w:tc>
          <w:tcPr>
            <w:tcW w:w="3048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5CA0C1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CVP (mmHg)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E98F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FD21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B8E5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FFB9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CA7A0D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4291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856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EF6D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108C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B60D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ECCC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2E2B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1041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B54A756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1CC1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0725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F4C7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(11-18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581E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(4-9)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5E49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06F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F816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4B87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93C8BCC" w14:textId="77777777" w:rsidTr="00403DD3">
        <w:trPr>
          <w:trHeight w:val="300"/>
        </w:trPr>
        <w:tc>
          <w:tcPr>
            <w:tcW w:w="3048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9A4516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ELD score</w:t>
            </w:r>
          </w:p>
        </w:tc>
        <w:tc>
          <w:tcPr>
            <w:tcW w:w="49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FD2C67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5717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FBE9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ED20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06C988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BD38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D866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AF4E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lantation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19AE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-implantatio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F919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11E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279A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1036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A2B2638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454A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13E5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0C8F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1.17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9EC9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.88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54BC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14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991C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A296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3316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CABB597" w14:textId="77777777" w:rsidTr="00403DD3">
        <w:trPr>
          <w:trHeight w:val="300"/>
        </w:trPr>
        <w:tc>
          <w:tcPr>
            <w:tcW w:w="3048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465F8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Neurological status  (CPC&gt;3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6EBDB6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CF61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93A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9B32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7F629C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23F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8A6D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6842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lantation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9203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-implantation (30 days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5B9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9023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5E43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1480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4923E5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CEE3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C70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85C4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8887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7854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01AE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404C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8145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FF84144" w14:textId="77777777" w:rsidTr="00403DD3">
        <w:trPr>
          <w:trHeight w:val="300"/>
        </w:trPr>
        <w:tc>
          <w:tcPr>
            <w:tcW w:w="3048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96DF0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Neurological status (improvement in Rankin Scale 0-3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29B93C6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 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0238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FA42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9F3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736A28" w:rsidRPr="00736A28" w14:paraId="4FA830D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CBB8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lastRenderedPageBreak/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3CEC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0E8A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lantation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9731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-implantation (30 days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1ADF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CEBA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91B3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6EE7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941E5B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7670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73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4B9A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2A83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B0A9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0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1EB7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31F4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4BC8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1C547110" w14:textId="77777777" w:rsidTr="00403DD3">
        <w:trPr>
          <w:trHeight w:val="300"/>
        </w:trPr>
        <w:tc>
          <w:tcPr>
            <w:tcW w:w="3048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0170A7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PAP (mmHg)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D87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2278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2EE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4DF3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2E15449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2471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EBDE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86B1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103D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DD2B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A388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7A92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003E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2FFE64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B38E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3E47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0998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5(30,3-40,8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F747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(17,6-26,7)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4B71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041A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4414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9C3F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13788E4" w14:textId="77777777" w:rsidTr="00403DD3">
        <w:trPr>
          <w:trHeight w:val="300"/>
        </w:trPr>
        <w:tc>
          <w:tcPr>
            <w:tcW w:w="4692" w:type="pct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4E30E0F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aO2/FiO2 ratio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35B0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3039CC5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B3D8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49F2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9FC5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3AF9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4F17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0AE3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72B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2F87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CE1C8D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1E9E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6105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D2F7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4 (160-311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3F1D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88 (121-280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131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3 (132-324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7F7A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5 (187-327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3A16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4 (172-335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38BA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678264E" w14:textId="77777777" w:rsidTr="00403DD3">
        <w:trPr>
          <w:trHeight w:val="300"/>
        </w:trPr>
        <w:tc>
          <w:tcPr>
            <w:tcW w:w="4692" w:type="pct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CE35A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OFA score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3163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AB80536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24E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AB8B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CA55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EB25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BDFD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6EBE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4207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DFCC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A69A870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CC01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0D85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75F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 (9,8-14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D696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 (7-11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1376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78A6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,5 (7-11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4F0A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 (5-10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1E84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07DFD89" w14:textId="77777777" w:rsidTr="00403DD3">
        <w:trPr>
          <w:trHeight w:val="300"/>
        </w:trPr>
        <w:tc>
          <w:tcPr>
            <w:tcW w:w="4692" w:type="pct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226FC20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Cardiotoracic ratio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4661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25FA555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467E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301E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DC85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RE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BE3B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CU return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B8DB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6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9769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24h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713B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OST (48 h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B0D7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31C585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67C5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C832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114F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58 (0,52-0,66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E037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723C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44A6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55 (0,5-0,6)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74BB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54 (0,49-0,59)</w:t>
            </w: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FFCA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9FAF9D8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71764BA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ean PH at 6 h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2745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6BAA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43C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42A0BB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FD5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B9B6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5B9C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3D3D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2B7D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2CF8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0388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5354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616985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0F97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E810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8B1B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,29±0,11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5F6C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,29±0,16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9B0A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9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9ACA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1B49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B20D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D91A988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6BE0089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ean PH at 48 h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67CC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D6B6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E467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96A775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194B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lastRenderedPageBreak/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2B67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2F2E2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B559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FEC4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953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E469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7BD6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91D822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0B9F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B1A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4EF0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,39±0,08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1C3E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,41±0,06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5DDF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56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0716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AF96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F73E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62341B4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0C174FD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Lactate at 48 h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DAE2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E4AC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8B5C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2AD2F32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C742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FD26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6BCA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08F0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C3ED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3672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9A4C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33D2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90E7DE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875F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1843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A91A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,8±1,5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2220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,3±1,1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17F6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48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25A9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AB64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F0CE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7F35EB8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6C005F5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mean arterial blood pressure &gt; 70 mmHg (%) at 6 h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7037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DE61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1011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736A28" w:rsidRPr="00736A28" w14:paraId="43E468F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5756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527D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05300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051B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C92C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6E0D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B583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408D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C2AC866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C8AE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A77D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479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 (50%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2842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 (45%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3656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575C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46C4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B760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7E0A14D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056C83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mean arterial </w:t>
            </w:r>
            <w:proofErr w:type="spellStart"/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bloot</w:t>
            </w:r>
            <w:proofErr w:type="spellEnd"/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 pressure &gt; 70 mmHg (%) at 48 h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B098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907C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B92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736A28" w:rsidRPr="00736A28" w14:paraId="26597ED2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8EE8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365B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211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59286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0875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4BF6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ED25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774D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AB44203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312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FA51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A9C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 (50%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69D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 (46%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2DEB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86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6736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5683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B07B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639F061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05545F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&gt;  1 inotropic agent 6 h (%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8BD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5932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B89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75A4E87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76C9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CBA6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82FC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3DB2C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0028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D385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7A99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1D80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D488A37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368C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7B56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6BD6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 (67%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C1C5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 (75%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7F0E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64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08ED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513FE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CC61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88494B0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2EB57C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&gt;  1 inotropic agent 48 h (%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3CB4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B50E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B27D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F945A74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8EA2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B6ED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859C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C8937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D045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CFAA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8286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345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68B759CE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EE27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1F2C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B7B1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 (75%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DB6B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 (57%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7350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4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AA11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1DA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E914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9FEE099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CFD22F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V at 6 h (%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D2C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D7BA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DA1A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307BC775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B4D7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86A4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723CF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AF19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3A18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85FD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133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7823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06BFA9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FABE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33D1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BC30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 (100%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66A77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 (85%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F3F8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22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5184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032E8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DB81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22572239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97A0B9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V at 48 h (%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C50D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5200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B0FB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408BBB4A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89B6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FEAF2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3861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B653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A2F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2997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75B7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D35F4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BD4B70D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CE411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6466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6C7C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 (75%)</w:t>
            </w:r>
          </w:p>
        </w:tc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B4DF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 (50%)</w:t>
            </w:r>
          </w:p>
        </w:tc>
        <w:tc>
          <w:tcPr>
            <w:tcW w:w="4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B2F23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17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C17D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BBA46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5CC1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5251D3D4" w14:textId="77777777" w:rsidTr="00403DD3">
        <w:trPr>
          <w:trHeight w:val="300"/>
        </w:trPr>
        <w:tc>
          <w:tcPr>
            <w:tcW w:w="3546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A7F35E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lastRenderedPageBreak/>
              <w:t>Hemodialysis 6 h (%)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2CF8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F6EE5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DF160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0F249F6B" w14:textId="77777777" w:rsidTr="00403DD3">
        <w:trPr>
          <w:trHeight w:val="300"/>
        </w:trPr>
        <w:tc>
          <w:tcPr>
            <w:tcW w:w="1181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851B2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43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2DFC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06F8C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956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430E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55FC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8C00B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C42E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FA11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736A28" w:rsidRPr="00736A28" w14:paraId="7667D549" w14:textId="77777777" w:rsidTr="00403DD3">
        <w:trPr>
          <w:trHeight w:val="300"/>
        </w:trPr>
        <w:tc>
          <w:tcPr>
            <w:tcW w:w="11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4831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736A28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43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6048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47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8ED4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 (11%)</w:t>
            </w:r>
          </w:p>
        </w:tc>
        <w:tc>
          <w:tcPr>
            <w:tcW w:w="95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3EA7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 (0%)</w:t>
            </w:r>
          </w:p>
        </w:tc>
        <w:tc>
          <w:tcPr>
            <w:tcW w:w="49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725CF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736A28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1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247B9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64FAA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3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ADCDD" w14:textId="77777777" w:rsidR="00736A28" w:rsidRPr="00736A28" w:rsidRDefault="00736A28" w:rsidP="00736A28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</w:tbl>
    <w:p w14:paraId="086E4AE8" w14:textId="77777777" w:rsidR="00736A28" w:rsidRPr="00736A28" w:rsidRDefault="00736A28" w:rsidP="00736A28">
      <w:pPr>
        <w:spacing w:after="0" w:line="480" w:lineRule="auto"/>
        <w:rPr>
          <w:rFonts w:ascii="Arial" w:eastAsia="Times New Roman" w:hAnsi="Arial" w:cs="Arial"/>
          <w:sz w:val="18"/>
          <w:szCs w:val="18"/>
          <w:lang w:val="it-IT" w:eastAsia="it-IT"/>
        </w:rPr>
      </w:pPr>
    </w:p>
    <w:p w14:paraId="0A3C63A7" w14:textId="77777777" w:rsidR="00736A28" w:rsidRPr="00736A28" w:rsidRDefault="00736A28" w:rsidP="00736A28">
      <w:pPr>
        <w:rPr>
          <w:rFonts w:ascii="Arial" w:eastAsia="Calibri" w:hAnsi="Arial" w:cs="Arial"/>
          <w:lang w:val="it-IT"/>
        </w:rPr>
      </w:pPr>
    </w:p>
    <w:p w14:paraId="49C7A814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0B87D9C4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75B9E727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77E5B0C9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41BC0555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65256086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65F4DBEE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7DA61ED6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68F9EEBA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5748407E" w14:textId="77777777" w:rsidR="00736A28" w:rsidRPr="00736A28" w:rsidRDefault="00736A28" w:rsidP="00736A28">
      <w:pPr>
        <w:tabs>
          <w:tab w:val="left" w:pos="0"/>
        </w:tabs>
        <w:spacing w:after="0" w:line="480" w:lineRule="auto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</w:p>
    <w:p w14:paraId="7A573902" w14:textId="77777777" w:rsidR="009A55B6" w:rsidRDefault="009A55B6"/>
    <w:sectPr w:rsidR="009A55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36A28"/>
    <w:rsid w:val="00736A28"/>
    <w:rsid w:val="009A55B6"/>
    <w:rsid w:val="00ED3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B26433"/>
  <w15:chartTrackingRefBased/>
  <w15:docId w15:val="{5AB9AF5A-AA9A-481A-A3D3-0DD9776D56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736A2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it-IT"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36A28"/>
    <w:rPr>
      <w:rFonts w:ascii="Times New Roman" w:eastAsia="Times New Roman" w:hAnsi="Times New Roman" w:cs="Times New Roman"/>
      <w:b/>
      <w:bCs/>
      <w:kern w:val="36"/>
      <w:sz w:val="48"/>
      <w:szCs w:val="48"/>
      <w:lang w:val="it-IT" w:eastAsia="it-IT"/>
    </w:rPr>
  </w:style>
  <w:style w:type="numbering" w:customStyle="1" w:styleId="NoList1">
    <w:name w:val="No List1"/>
    <w:next w:val="NoList"/>
    <w:uiPriority w:val="99"/>
    <w:semiHidden/>
    <w:unhideWhenUsed/>
    <w:rsid w:val="00736A28"/>
  </w:style>
  <w:style w:type="paragraph" w:styleId="ListParagraph">
    <w:name w:val="List Paragraph"/>
    <w:basedOn w:val="Normal"/>
    <w:link w:val="ListParagraphChar"/>
    <w:uiPriority w:val="34"/>
    <w:qFormat/>
    <w:rsid w:val="00736A28"/>
    <w:pPr>
      <w:spacing w:after="200" w:line="276" w:lineRule="auto"/>
      <w:ind w:left="720"/>
      <w:contextualSpacing/>
      <w:jc w:val="both"/>
    </w:pPr>
    <w:rPr>
      <w:rFonts w:ascii="Calibri" w:eastAsia="Calibri" w:hAnsi="Calibri" w:cs="Times New Roman"/>
      <w:lang w:val="it-IT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36A28"/>
    <w:rPr>
      <w:rFonts w:ascii="Calibri" w:eastAsia="Calibri" w:hAnsi="Calibri" w:cs="Times New Roman"/>
      <w:lang w:val="it-IT"/>
    </w:rPr>
  </w:style>
  <w:style w:type="paragraph" w:customStyle="1" w:styleId="FigureTitle">
    <w:name w:val="Figure Title"/>
    <w:basedOn w:val="Normal"/>
    <w:qFormat/>
    <w:rsid w:val="00736A28"/>
    <w:rPr>
      <w:rFonts w:ascii="Century Gothic" w:hAnsi="Century Gothic"/>
      <w:b/>
      <w:i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36A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6A28"/>
    <w:pPr>
      <w:spacing w:after="0" w:line="240" w:lineRule="auto"/>
      <w:jc w:val="both"/>
    </w:pPr>
    <w:rPr>
      <w:rFonts w:ascii="Century Gothic" w:eastAsia="Times New Roman" w:hAnsi="Century Gothic" w:cs="Times New Roman"/>
      <w:sz w:val="20"/>
      <w:szCs w:val="20"/>
      <w:lang w:val="it-IT" w:eastAsia="it-IT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6A28"/>
    <w:rPr>
      <w:rFonts w:ascii="Century Gothic" w:eastAsia="Times New Roman" w:hAnsi="Century Gothic" w:cs="Times New Roman"/>
      <w:sz w:val="20"/>
      <w:szCs w:val="20"/>
      <w:lang w:val="it-IT" w:eastAsia="it-I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6A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6A28"/>
    <w:rPr>
      <w:rFonts w:ascii="Century Gothic" w:eastAsia="Times New Roman" w:hAnsi="Century Gothic" w:cs="Times New Roman"/>
      <w:b/>
      <w:bCs/>
      <w:sz w:val="20"/>
      <w:szCs w:val="20"/>
      <w:lang w:val="it-IT" w:eastAsia="it-I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6A28"/>
    <w:pPr>
      <w:spacing w:after="0" w:line="240" w:lineRule="auto"/>
      <w:jc w:val="both"/>
    </w:pPr>
    <w:rPr>
      <w:rFonts w:ascii="Segoe UI" w:eastAsia="Times New Roman" w:hAnsi="Segoe UI" w:cs="Segoe UI"/>
      <w:sz w:val="18"/>
      <w:szCs w:val="18"/>
      <w:lang w:val="it-IT" w:eastAsia="it-IT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6A28"/>
    <w:rPr>
      <w:rFonts w:ascii="Segoe UI" w:eastAsia="Times New Roman" w:hAnsi="Segoe UI" w:cs="Segoe UI"/>
      <w:sz w:val="18"/>
      <w:szCs w:val="18"/>
      <w:lang w:val="it-IT" w:eastAsia="it-IT"/>
    </w:rPr>
  </w:style>
  <w:style w:type="character" w:styleId="Hyperlink">
    <w:name w:val="Hyperlink"/>
    <w:basedOn w:val="DefaultParagraphFont"/>
    <w:uiPriority w:val="99"/>
    <w:unhideWhenUsed/>
    <w:rsid w:val="00736A28"/>
    <w:rPr>
      <w:color w:val="0000FF"/>
      <w:u w:val="single"/>
    </w:rPr>
  </w:style>
  <w:style w:type="paragraph" w:customStyle="1" w:styleId="Default">
    <w:name w:val="Default"/>
    <w:rsid w:val="00736A28"/>
    <w:pPr>
      <w:autoSpaceDE w:val="0"/>
      <w:autoSpaceDN w:val="0"/>
      <w:adjustRightInd w:val="0"/>
      <w:spacing w:after="0" w:line="240" w:lineRule="auto"/>
    </w:pPr>
    <w:rPr>
      <w:rFonts w:ascii="Symbol" w:hAnsi="Symbol" w:cs="Symbol"/>
      <w:color w:val="000000"/>
      <w:sz w:val="24"/>
      <w:szCs w:val="24"/>
      <w:lang w:val="it-IT"/>
    </w:rPr>
  </w:style>
  <w:style w:type="paragraph" w:styleId="Revision">
    <w:name w:val="Revision"/>
    <w:hidden/>
    <w:uiPriority w:val="99"/>
    <w:semiHidden/>
    <w:rsid w:val="00736A28"/>
    <w:pPr>
      <w:spacing w:after="0" w:line="240" w:lineRule="auto"/>
    </w:pPr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Menzionenonrisolta1">
    <w:name w:val="Menzione non risolta1"/>
    <w:basedOn w:val="DefaultParagraphFont"/>
    <w:uiPriority w:val="99"/>
    <w:semiHidden/>
    <w:unhideWhenUsed/>
    <w:rsid w:val="00736A28"/>
    <w:rPr>
      <w:color w:val="605E5C"/>
      <w:shd w:val="clear" w:color="auto" w:fill="E1DFDD"/>
    </w:rPr>
  </w:style>
  <w:style w:type="paragraph" w:customStyle="1" w:styleId="paragraph">
    <w:name w:val="paragraph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character" w:customStyle="1" w:styleId="normaltextrun">
    <w:name w:val="normaltextrun"/>
    <w:basedOn w:val="DefaultParagraphFont"/>
    <w:rsid w:val="00736A28"/>
  </w:style>
  <w:style w:type="character" w:customStyle="1" w:styleId="eop">
    <w:name w:val="eop"/>
    <w:basedOn w:val="DefaultParagraphFont"/>
    <w:rsid w:val="00736A28"/>
  </w:style>
  <w:style w:type="character" w:customStyle="1" w:styleId="contextualspellingandgrammarerror">
    <w:name w:val="contextualspellingandgrammarerror"/>
    <w:basedOn w:val="DefaultParagraphFont"/>
    <w:rsid w:val="00736A28"/>
  </w:style>
  <w:style w:type="character" w:customStyle="1" w:styleId="spellingerror">
    <w:name w:val="spellingerror"/>
    <w:basedOn w:val="DefaultParagraphFont"/>
    <w:rsid w:val="00736A28"/>
  </w:style>
  <w:style w:type="character" w:customStyle="1" w:styleId="scxw256349810">
    <w:name w:val="scxw256349810"/>
    <w:basedOn w:val="DefaultParagraphFont"/>
    <w:rsid w:val="00736A28"/>
  </w:style>
  <w:style w:type="character" w:customStyle="1" w:styleId="advancedproofingissue">
    <w:name w:val="advancedproofingissue"/>
    <w:basedOn w:val="DefaultParagraphFont"/>
    <w:rsid w:val="00736A28"/>
  </w:style>
  <w:style w:type="character" w:customStyle="1" w:styleId="scxw103206485">
    <w:name w:val="scxw103206485"/>
    <w:basedOn w:val="DefaultParagraphFont"/>
    <w:rsid w:val="00736A28"/>
  </w:style>
  <w:style w:type="character" w:customStyle="1" w:styleId="textrun">
    <w:name w:val="textrun"/>
    <w:basedOn w:val="DefaultParagraphFont"/>
    <w:rsid w:val="00736A28"/>
  </w:style>
  <w:style w:type="character" w:customStyle="1" w:styleId="linebreakblob">
    <w:name w:val="linebreakblob"/>
    <w:basedOn w:val="DefaultParagraphFont"/>
    <w:rsid w:val="00736A28"/>
  </w:style>
  <w:style w:type="character" w:customStyle="1" w:styleId="bcx0">
    <w:name w:val="bcx0"/>
    <w:basedOn w:val="DefaultParagraphFont"/>
    <w:rsid w:val="00736A28"/>
  </w:style>
  <w:style w:type="character" w:customStyle="1" w:styleId="pagebreakblob">
    <w:name w:val="pagebreakblob"/>
    <w:basedOn w:val="DefaultParagraphFont"/>
    <w:rsid w:val="00736A28"/>
  </w:style>
  <w:style w:type="character" w:customStyle="1" w:styleId="pagebreakborderspan">
    <w:name w:val="pagebreakborderspan"/>
    <w:basedOn w:val="DefaultParagraphFont"/>
    <w:rsid w:val="00736A28"/>
  </w:style>
  <w:style w:type="character" w:customStyle="1" w:styleId="pagebreaktextspan">
    <w:name w:val="pagebreaktextspan"/>
    <w:basedOn w:val="DefaultParagraphFont"/>
    <w:rsid w:val="00736A28"/>
  </w:style>
  <w:style w:type="character" w:customStyle="1" w:styleId="scxw200191643">
    <w:name w:val="scxw200191643"/>
    <w:basedOn w:val="DefaultParagraphFont"/>
    <w:rsid w:val="00736A28"/>
  </w:style>
  <w:style w:type="paragraph" w:customStyle="1" w:styleId="EndNoteBibliographyTitle">
    <w:name w:val="EndNote Bibliography Title"/>
    <w:basedOn w:val="Normal"/>
    <w:link w:val="EndNoteBibliographyTitleCarattere"/>
    <w:rsid w:val="00736A28"/>
    <w:pPr>
      <w:spacing w:after="0" w:line="360" w:lineRule="auto"/>
      <w:jc w:val="center"/>
    </w:pPr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736A28"/>
    <w:rPr>
      <w:rFonts w:ascii="Century Gothic" w:eastAsia="Times New Roman" w:hAnsi="Century Gothic" w:cs="Times New Roman"/>
      <w:szCs w:val="24"/>
      <w:lang w:val="it-IT" w:eastAsia="it-IT"/>
    </w:rPr>
  </w:style>
  <w:style w:type="paragraph" w:customStyle="1" w:styleId="EndNoteBibliography">
    <w:name w:val="EndNote Bibliography"/>
    <w:basedOn w:val="Normal"/>
    <w:link w:val="EndNoteBibliographyCarattere"/>
    <w:rsid w:val="00736A28"/>
    <w:pPr>
      <w:spacing w:after="0" w:line="240" w:lineRule="auto"/>
      <w:jc w:val="both"/>
    </w:pPr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736A28"/>
    <w:rPr>
      <w:rFonts w:ascii="Century Gothic" w:eastAsia="Times New Roman" w:hAnsi="Century Gothic" w:cs="Times New Roman"/>
      <w:szCs w:val="24"/>
      <w:lang w:val="it-IT" w:eastAsia="it-IT"/>
    </w:rPr>
  </w:style>
  <w:style w:type="paragraph" w:customStyle="1" w:styleId="Bibliografia1">
    <w:name w:val="Bibliografia1"/>
    <w:basedOn w:val="Normal"/>
    <w:link w:val="BibliographyCarattere"/>
    <w:rsid w:val="00736A28"/>
    <w:pPr>
      <w:widowControl w:val="0"/>
      <w:tabs>
        <w:tab w:val="left" w:pos="620"/>
      </w:tabs>
      <w:autoSpaceDE w:val="0"/>
      <w:autoSpaceDN w:val="0"/>
      <w:adjustRightInd w:val="0"/>
      <w:spacing w:after="240" w:line="240" w:lineRule="auto"/>
      <w:ind w:left="624" w:hanging="624"/>
      <w:jc w:val="both"/>
    </w:pPr>
    <w:rPr>
      <w:rFonts w:ascii="Times New Roman" w:eastAsia="Times New Roman" w:hAnsi="Times New Roman" w:cs="Times New Roman"/>
      <w:noProof/>
      <w:sz w:val="24"/>
      <w:szCs w:val="24"/>
      <w:lang w:val="en-US" w:eastAsia="it-IT"/>
    </w:rPr>
  </w:style>
  <w:style w:type="character" w:customStyle="1" w:styleId="BibliographyCarattere">
    <w:name w:val="Bibliography Carattere"/>
    <w:basedOn w:val="DefaultParagraphFont"/>
    <w:link w:val="Bibliografia1"/>
    <w:rsid w:val="00736A28"/>
    <w:rPr>
      <w:rFonts w:ascii="Times New Roman" w:eastAsia="Times New Roman" w:hAnsi="Times New Roman" w:cs="Times New Roman"/>
      <w:noProof/>
      <w:sz w:val="24"/>
      <w:szCs w:val="24"/>
      <w:lang w:val="en-US" w:eastAsia="it-IT"/>
    </w:r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736A28"/>
    <w:rPr>
      <w:color w:val="954F72"/>
      <w:u w:val="single"/>
    </w:rPr>
  </w:style>
  <w:style w:type="character" w:customStyle="1" w:styleId="Menzionenonrisolta2">
    <w:name w:val="Menzione non risolta2"/>
    <w:basedOn w:val="DefaultParagraphFont"/>
    <w:uiPriority w:val="99"/>
    <w:semiHidden/>
    <w:unhideWhenUsed/>
    <w:rsid w:val="00736A28"/>
    <w:rPr>
      <w:color w:val="605E5C"/>
      <w:shd w:val="clear" w:color="auto" w:fill="E1DFDD"/>
    </w:rPr>
  </w:style>
  <w:style w:type="paragraph" w:customStyle="1" w:styleId="xl63">
    <w:name w:val="xl63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64">
    <w:name w:val="xl64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65">
    <w:name w:val="xl65"/>
    <w:basedOn w:val="Normal"/>
    <w:rsid w:val="00736A28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66">
    <w:name w:val="xl66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67">
    <w:name w:val="xl67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68">
    <w:name w:val="xl68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69">
    <w:name w:val="xl69"/>
    <w:basedOn w:val="Normal"/>
    <w:rsid w:val="00736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70">
    <w:name w:val="xl70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71">
    <w:name w:val="xl71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72">
    <w:name w:val="xl72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73">
    <w:name w:val="xl73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74">
    <w:name w:val="xl74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75">
    <w:name w:val="xl75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76">
    <w:name w:val="xl76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77">
    <w:name w:val="xl77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78">
    <w:name w:val="xl78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79">
    <w:name w:val="xl79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80">
    <w:name w:val="xl80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xl81">
    <w:name w:val="xl81"/>
    <w:basedOn w:val="Normal"/>
    <w:rsid w:val="00736A2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2">
    <w:name w:val="xl82"/>
    <w:basedOn w:val="Normal"/>
    <w:rsid w:val="00736A2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3">
    <w:name w:val="xl83"/>
    <w:basedOn w:val="Normal"/>
    <w:rsid w:val="00736A2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4">
    <w:name w:val="xl84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5">
    <w:name w:val="xl85"/>
    <w:basedOn w:val="Normal"/>
    <w:rsid w:val="00736A28"/>
    <w:pPr>
      <w:pBdr>
        <w:top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6">
    <w:name w:val="xl86"/>
    <w:basedOn w:val="Normal"/>
    <w:rsid w:val="00736A28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7">
    <w:name w:val="xl87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8">
    <w:name w:val="xl88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89">
    <w:name w:val="xl89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u w:val="single"/>
      <w:lang w:val="it-IT" w:eastAsia="it-IT"/>
    </w:rPr>
  </w:style>
  <w:style w:type="paragraph" w:customStyle="1" w:styleId="xl90">
    <w:name w:val="xl90"/>
    <w:basedOn w:val="Normal"/>
    <w:rsid w:val="00736A28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1">
    <w:name w:val="xl91"/>
    <w:basedOn w:val="Normal"/>
    <w:rsid w:val="00736A28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2">
    <w:name w:val="xl92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3">
    <w:name w:val="xl93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4">
    <w:name w:val="xl94"/>
    <w:basedOn w:val="Normal"/>
    <w:rsid w:val="00736A28"/>
    <w:pPr>
      <w:pBdr>
        <w:top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5">
    <w:name w:val="xl95"/>
    <w:basedOn w:val="Normal"/>
    <w:rsid w:val="00736A28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6">
    <w:name w:val="xl96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7">
    <w:name w:val="xl97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8CBA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8">
    <w:name w:val="xl98"/>
    <w:basedOn w:val="Normal"/>
    <w:rsid w:val="00736A28"/>
    <w:pPr>
      <w:pBdr>
        <w:top w:val="single" w:sz="4" w:space="0" w:color="auto"/>
        <w:bottom w:val="single" w:sz="4" w:space="0" w:color="auto"/>
      </w:pBdr>
      <w:shd w:val="clear" w:color="000000" w:fill="F8CBA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99">
    <w:name w:val="xl99"/>
    <w:basedOn w:val="Normal"/>
    <w:rsid w:val="00736A28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100">
    <w:name w:val="xl100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u w:val="single"/>
      <w:lang w:val="it-IT" w:eastAsia="it-IT"/>
    </w:rPr>
  </w:style>
  <w:style w:type="paragraph" w:customStyle="1" w:styleId="xl101">
    <w:name w:val="xl101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102">
    <w:name w:val="xl102"/>
    <w:basedOn w:val="Normal"/>
    <w:rsid w:val="00736A28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103">
    <w:name w:val="xl103"/>
    <w:basedOn w:val="Normal"/>
    <w:rsid w:val="00736A28"/>
    <w:pPr>
      <w:pBdr>
        <w:top w:val="single" w:sz="4" w:space="0" w:color="auto"/>
        <w:bottom w:val="single" w:sz="4" w:space="0" w:color="auto"/>
      </w:pBdr>
      <w:shd w:val="clear" w:color="000000" w:fill="DDEBF7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paragraph" w:customStyle="1" w:styleId="xl104">
    <w:name w:val="xl104"/>
    <w:basedOn w:val="Normal"/>
    <w:rsid w:val="00736A28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t-IT" w:eastAsia="it-IT"/>
    </w:rPr>
  </w:style>
  <w:style w:type="character" w:styleId="LineNumber">
    <w:name w:val="line number"/>
    <w:basedOn w:val="DefaultParagraphFont"/>
    <w:uiPriority w:val="99"/>
    <w:semiHidden/>
    <w:unhideWhenUsed/>
    <w:rsid w:val="00736A28"/>
  </w:style>
  <w:style w:type="character" w:customStyle="1" w:styleId="Menzionenonrisolta3">
    <w:name w:val="Menzione non risolta3"/>
    <w:basedOn w:val="DefaultParagraphFont"/>
    <w:uiPriority w:val="99"/>
    <w:semiHidden/>
    <w:unhideWhenUsed/>
    <w:rsid w:val="00736A28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736A28"/>
    <w:pPr>
      <w:tabs>
        <w:tab w:val="center" w:pos="4819"/>
        <w:tab w:val="right" w:pos="9638"/>
      </w:tabs>
      <w:spacing w:after="0" w:line="240" w:lineRule="auto"/>
      <w:jc w:val="both"/>
    </w:pPr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HeaderChar">
    <w:name w:val="Header Char"/>
    <w:basedOn w:val="DefaultParagraphFont"/>
    <w:link w:val="Header"/>
    <w:uiPriority w:val="99"/>
    <w:rsid w:val="00736A28"/>
    <w:rPr>
      <w:rFonts w:ascii="Century Gothic" w:eastAsia="Times New Roman" w:hAnsi="Century Gothic" w:cs="Times New Roman"/>
      <w:szCs w:val="24"/>
      <w:lang w:val="it-IT" w:eastAsia="it-IT"/>
    </w:rPr>
  </w:style>
  <w:style w:type="paragraph" w:styleId="Footer">
    <w:name w:val="footer"/>
    <w:basedOn w:val="Normal"/>
    <w:link w:val="FooterChar"/>
    <w:uiPriority w:val="99"/>
    <w:unhideWhenUsed/>
    <w:rsid w:val="00736A28"/>
    <w:pPr>
      <w:tabs>
        <w:tab w:val="center" w:pos="4819"/>
        <w:tab w:val="right" w:pos="9638"/>
      </w:tabs>
      <w:spacing w:after="0" w:line="240" w:lineRule="auto"/>
      <w:jc w:val="both"/>
    </w:pPr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FooterChar">
    <w:name w:val="Footer Char"/>
    <w:basedOn w:val="DefaultParagraphFont"/>
    <w:link w:val="Footer"/>
    <w:uiPriority w:val="99"/>
    <w:rsid w:val="00736A28"/>
    <w:rPr>
      <w:rFonts w:ascii="Century Gothic" w:eastAsia="Times New Roman" w:hAnsi="Century Gothic" w:cs="Times New Roman"/>
      <w:szCs w:val="24"/>
      <w:lang w:val="it-IT" w:eastAsia="it-IT"/>
    </w:rPr>
  </w:style>
  <w:style w:type="character" w:customStyle="1" w:styleId="Menzionenonrisolta4">
    <w:name w:val="Menzione non risolta4"/>
    <w:basedOn w:val="DefaultParagraphFont"/>
    <w:uiPriority w:val="99"/>
    <w:semiHidden/>
    <w:unhideWhenUsed/>
    <w:rsid w:val="00736A28"/>
    <w:rPr>
      <w:color w:val="605E5C"/>
      <w:shd w:val="clear" w:color="auto" w:fill="E1DFDD"/>
    </w:rPr>
  </w:style>
  <w:style w:type="numbering" w:customStyle="1" w:styleId="Nessunelenco1">
    <w:name w:val="Nessun elenco1"/>
    <w:next w:val="NoList"/>
    <w:uiPriority w:val="99"/>
    <w:semiHidden/>
    <w:unhideWhenUsed/>
    <w:rsid w:val="00736A28"/>
  </w:style>
  <w:style w:type="numbering" w:customStyle="1" w:styleId="Nessunelenco11">
    <w:name w:val="Nessun elenco11"/>
    <w:next w:val="NoList"/>
    <w:uiPriority w:val="99"/>
    <w:semiHidden/>
    <w:unhideWhenUsed/>
    <w:rsid w:val="00736A28"/>
  </w:style>
  <w:style w:type="character" w:styleId="FollowedHyperlink">
    <w:name w:val="FollowedHyperlink"/>
    <w:basedOn w:val="DefaultParagraphFont"/>
    <w:uiPriority w:val="99"/>
    <w:semiHidden/>
    <w:unhideWhenUsed/>
    <w:rsid w:val="00736A2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2869</Words>
  <Characters>16354</Characters>
  <Application>Microsoft Office Word</Application>
  <DocSecurity>0</DocSecurity>
  <Lines>136</Lines>
  <Paragraphs>38</Paragraphs>
  <ScaleCrop>false</ScaleCrop>
  <Company/>
  <LinksUpToDate>false</LinksUpToDate>
  <CharactersWithSpaces>19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3:52:00Z</dcterms:created>
  <dcterms:modified xsi:type="dcterms:W3CDTF">2021-09-16T13:54:00Z</dcterms:modified>
</cp:coreProperties>
</file>